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D2061" w14:textId="3ECDC29A" w:rsidR="001E28B7" w:rsidRDefault="001E28B7" w:rsidP="001E28B7">
      <w:pPr>
        <w:pStyle w:val="Title"/>
      </w:pPr>
      <w:r>
        <w:t>OVERCOMING MODELING CHALLENGES IN THERMOSET SHAPE MEMORY POLYMERS: A MACHINE LEARNING APPROACH</w:t>
      </w:r>
    </w:p>
    <w:p w14:paraId="52A9D56C" w14:textId="5A05F120" w:rsidR="00A7079E" w:rsidRPr="00A7079E" w:rsidRDefault="00A7079E" w:rsidP="00A7079E">
      <w:r>
        <w:rPr>
          <w:rFonts w:ascii="Calibri" w:hAnsi="Calibri" w:cs="Calibri"/>
          <w:color w:val="242424"/>
          <w:shd w:val="clear" w:color="auto" w:fill="FFFFFF"/>
        </w:rPr>
        <w:t xml:space="preserve">“machine learning tailored Dynamic Mechanical Analysis (DMA) </w:t>
      </w:r>
      <w:proofErr w:type="gramStart"/>
      <w:r>
        <w:rPr>
          <w:rFonts w:ascii="Calibri" w:hAnsi="Calibri" w:cs="Calibri"/>
          <w:color w:val="242424"/>
          <w:shd w:val="clear" w:color="auto" w:fill="FFFFFF"/>
        </w:rPr>
        <w:t>curve ”</w:t>
      </w:r>
      <w:proofErr w:type="gramEnd"/>
      <w:r>
        <w:rPr>
          <w:rFonts w:ascii="Calibri" w:hAnsi="Calibri" w:cs="Calibri"/>
          <w:color w:val="242424"/>
          <w:shd w:val="clear" w:color="auto" w:fill="FFFFFF"/>
        </w:rPr>
        <w:t>. </w:t>
      </w:r>
    </w:p>
    <w:p w14:paraId="5C36997F" w14:textId="1345A987" w:rsidR="00A87785" w:rsidRDefault="00A87785" w:rsidP="00A87785">
      <w:pPr>
        <w:pStyle w:val="Heading1"/>
      </w:pPr>
      <w:r>
        <w:t>Abstract</w:t>
      </w:r>
    </w:p>
    <w:p w14:paraId="403F3E7B" w14:textId="7CCF6A64" w:rsidR="00A87785" w:rsidRPr="00A87785" w:rsidRDefault="00A87785" w:rsidP="00A87785">
      <w:r>
        <w:t>[insert abstract here]</w:t>
      </w:r>
    </w:p>
    <w:p w14:paraId="4DADEB54" w14:textId="0BD65AE2" w:rsidR="00AF3B48" w:rsidRDefault="00A87785" w:rsidP="00AF3B48">
      <w:pPr>
        <w:pStyle w:val="Heading1"/>
      </w:pPr>
      <w:r>
        <w:t>Introduction</w:t>
      </w:r>
    </w:p>
    <w:p w14:paraId="218B793C" w14:textId="53B8C570" w:rsidR="001E28B7" w:rsidRPr="00613724" w:rsidRDefault="001A5AE2" w:rsidP="001E28B7">
      <w:pPr>
        <w:rPr>
          <w:rFonts w:cs="Times New Roman"/>
        </w:rPr>
      </w:pPr>
      <w:r w:rsidRPr="00613724">
        <w:rPr>
          <w:rFonts w:cs="Times New Roman"/>
        </w:rPr>
        <w:t>Shape Memory Polymers (SMPs) are gradually becoming</w:t>
      </w:r>
      <w:bookmarkStart w:id="0" w:name="_Int_yfzZUO38"/>
      <w:r w:rsidRPr="00613724">
        <w:rPr>
          <w:rFonts w:cs="Times New Roman"/>
        </w:rPr>
        <w:t xml:space="preserve"> popular</w:t>
      </w:r>
      <w:bookmarkEnd w:id="0"/>
      <w:r w:rsidRPr="00613724">
        <w:rPr>
          <w:rFonts w:cs="Times New Roman"/>
        </w:rPr>
        <w:t xml:space="preserve"> in today’s material research. </w:t>
      </w:r>
      <w:r w:rsidR="00674D51" w:rsidRPr="00613724">
        <w:rPr>
          <w:rFonts w:cs="Times New Roman"/>
        </w:rPr>
        <w:t>SMPs are smart stimuli-responsive polymeric materials that respond to external stimuli including temperature, light irradiation, solvents, electrical current, magnetic field, and electromagnetic field to assume a memorized permanent shape that may be programmed</w:t>
      </w:r>
      <w:r w:rsidR="001D3F29" w:rsidRPr="00613724">
        <w:rPr>
          <w:rFonts w:cs="Times New Roman"/>
        </w:rPr>
        <w:t xml:space="preserve"> </w:t>
      </w:r>
      <w:r w:rsidR="00674D51" w:rsidRPr="00613724">
        <w:rPr>
          <w:rFonts w:cs="Times New Roman"/>
        </w:rPr>
        <w:fldChar w:fldCharType="begin" w:fldLock="1"/>
      </w:r>
      <w:r w:rsidR="008369D5" w:rsidRPr="00613724">
        <w:rPr>
          <w:rFonts w:cs="Times New Roman"/>
        </w:rPr>
        <w:instrText>ADDIN CSL_CITATION {"citationItems":[{"id":"ITEM-1","itemData":{"DOI":"10.1021/acsomega.0c05839","ISSN":"24701343","abstract":"Shape-memory polymer composite (SMPC) blends with thermo-responsive shape memorizing capability have received increasing interest and have been a grooming research area due to their various potential applications. In this work, we report three thermo-responsive SMPCs derived from poly(ϵ-caprolactone) (PCL) and the polystyrene-block-polybutadiene-block-polystyrene-tri-block copolymer (SBS) encapsulated with CuO, Fe2O3, and CuFe2O4, namely, SMPC-CuO, SMPC-Fe2O3, and SMPC-CuFe2O4, respectively. We have also synthesized the neat shape-memory polymer matrix SMP in the context of the effect of the metal oxide encapsulates on the shape-memory property. Neat SBS rubber and PCL are used as the polymer-elastomer blend matrix to form SMP. The objective of this study is to understand the effect of these three metal oxide nanofillers encapsulated within the SMP matrix and their thermal, mechanical, and shape-memory properties. Morphological, thermal, mechanical, and shape-memory properties of the prepared SMPCs are completely characterized. It is revealed that the addition of nano-metallic-oxide fillers into the polymeric matrix significantly improved the overall properties of SMPCs. The tensile test confirmed that SMPC-CuFe2O4 possesses a high tensile modulus and is found to be very rigid when compared to other SMPCs. The shape fixing property is found in the increasing order as follows: SMPC-CuO &gt; SMPC-Fe2O3 &gt; SMP &gt; SMPC-CuFe2O4. The better thermal, mechanical, and shape-memory performances were shown by the SMPC-Fe2O3 composite, and thus, it can be considered as the better shape-memory polymer nanocomposite among all others. An optimum storage modulus was attained by SMPC-Fe2O3 among the SMPCs. More interestingly, we have developed a microvalve actuator system using SMPC-Fe2O3, which could be useful for promising microsystem applications.","author":[{"dropping-particle":"","family":"Gopinath","given":"Sithara","non-dropping-particle":"","parse-names":false,"suffix":""},{"dropping-particle":"","family":"Adarsh","given":"Nayarassery N.","non-dropping-particle":"","parse-names":false,"suffix":""},{"dropping-particle":"","family":"Nair","given":"Pankajakshan Radhakrishnan","non-dropping-particle":"","parse-names":false,"suffix":""},{"dropping-particle":"","family":"Mathew","given":"Suresh","non-dropping-particle":"","parse-names":false,"suffix":""}],"container-title":"ACS Omega","id":"ITEM-1","issue":"9","issued":{"date-parts":[["2021","3","9"]]},"page":"6261-6273","publisher":"American Chemical Society","title":"Shape-Memory Polymer Nanocomposites of Poly(ϵ-caprolactone) with the Polystyrene- block-polybutadiene- block-polystyrene-tri- block Copolymer Encapsulated with Metal Oxides","type":"article-journal","volume":"6"},"uris":["http://www.mendeley.com/documents/?uuid=4bf3917a-ec29-49e1-849e-df27ac93cfb0"]}],"mendeley":{"formattedCitation":"[1]","plainTextFormattedCitation":"[1]","previouslyFormattedCitation":"[1]"},"properties":{"noteIndex":0},"schema":"https://github.com/citation-style-language/schema/raw/master/csl-citation.json"}</w:instrText>
      </w:r>
      <w:r w:rsidR="00674D51" w:rsidRPr="00613724">
        <w:rPr>
          <w:rFonts w:cs="Times New Roman"/>
        </w:rPr>
        <w:fldChar w:fldCharType="separate"/>
      </w:r>
      <w:r w:rsidR="001D3F29" w:rsidRPr="00613724">
        <w:rPr>
          <w:rFonts w:cs="Times New Roman"/>
          <w:noProof/>
        </w:rPr>
        <w:t>[1]</w:t>
      </w:r>
      <w:r w:rsidR="00674D51" w:rsidRPr="00613724">
        <w:rPr>
          <w:rFonts w:cs="Times New Roman"/>
        </w:rPr>
        <w:fldChar w:fldCharType="end"/>
      </w:r>
      <w:r w:rsidRPr="00613724">
        <w:rPr>
          <w:rFonts w:cs="Times New Roman"/>
        </w:rPr>
        <w:t xml:space="preserve">. Due to their self-healing capabilities, shape memory polymers are widely used in aviation, medicine, fashion, and structural models. </w:t>
      </w:r>
      <w:r w:rsidR="001E723A" w:rsidRPr="00613724">
        <w:rPr>
          <w:rFonts w:cs="Times New Roman"/>
        </w:rPr>
        <w:t xml:space="preserve">Shape-memory polymers. </w:t>
      </w:r>
      <w:r w:rsidR="000C1B2F" w:rsidRPr="00613724">
        <w:rPr>
          <w:rFonts w:cs="Times New Roman"/>
        </w:rPr>
        <w:t>Due to their self-healing capabilities, shape memory polymers are widely used in aviation, medicine, fashion, and structural models</w:t>
      </w:r>
      <w:r w:rsidR="00D47A70" w:rsidRPr="00613724">
        <w:rPr>
          <w:rFonts w:cs="Times New Roman"/>
        </w:rPr>
        <w:t xml:space="preserve"> </w:t>
      </w:r>
      <w:r w:rsidR="000C1B2F" w:rsidRPr="00613724">
        <w:rPr>
          <w:rFonts w:cs="Times New Roman"/>
        </w:rPr>
        <w:fldChar w:fldCharType="begin" w:fldLock="1"/>
      </w:r>
      <w:r w:rsidR="008369D5" w:rsidRPr="00613724">
        <w:rPr>
          <w:rFonts w:cs="Times New Roman"/>
        </w:rPr>
        <w:instrText>ADDIN CSL_CITATION {"citationItems":[{"id":"ITEM-1","itemData":{"DOI":"10.1021/acsami.1c20947","ISSN":"19448252","PMID":"34878247","abstract":"Ultraviolet (UV)-curable thermoset shape memory polymers (TSMPs) with high recovery stress but mild glass transition temperature (Tg) are highly desired for 3D/4D printing lightweight load-bearing structures and devices. However, a bottleneck is that high recovery stress usually means high Tg. For a few TSMPs with high recovery stress, their Tg values are close to the decomposition temperature, and thus, the shape memory effect cannot be triggered safely and effectively. While machine learning (ML) has served as a useful tool to discover new materials and drugs, the grand challenge of using ML to discover new TSMPs persists in the very limited data available. Here, we report an enhanced ML approach by combining the transfer learning–variational autoencoder with a weighted-vector combination method. By learning a large data set with drug molecules in a pretraining process, we were able to effectively map the TSMPs to a hidden space that is much closer to a Gaussian distribution. Through this approach, we created a large compositional space and were able to discover five new types of UV-curable TSMPs with desired properties, one of which was validated by the experiments. Our contribution includes (1) representing the features of TSMPs by drug molecules to overcome the barrier of a limited training data set and (2) developing a ML framework that is able to overcome the barrier of mapping the molar ratio information. It is shown that this approach can effectively learn TSMP features by utilizing the relatedness between the data-scarce (and biased) TSMP target and data-abundant drug source, and the result is much more accurate and more robust than the benchmark set by the support vector machine method using direct label encoding and Morgan encoding. Therefore, it is believed that this framework is a state-of-the-art study in the TSMP field. This study opens new opportunities for discovering not only new TSMPs but also other thermoset polymers.","author":[{"dropping-particle":"","family":"Yan","given":"Cheng","non-dropping-particle":"","parse-names":false,"suffix":""},{"dropping-particle":"","family":"Feng","given":"Xiaming","non-dropping-particle":"","parse-names":false,"suffix":""},{"dropping-particle":"","family":"Li","given":"Guoqiang","non-dropping-particle":"","parse-names":false,"suffix":""}],"container-title":"ACS Applied Materials and Interfaces","id":"ITEM-1","issue":"50","issued":{"date-parts":[["2021"]]},"page":"60508-60521","title":"From Drug Molecules to Thermoset Shape Memory Polymers: A Machine Learning Approach","type":"article-journal","volume":"13"},"uris":["http://www.mendeley.com/documents/?uuid=25c442a6-a366-452c-a2b4-55b2ecaf0812"]}],"mendeley":{"formattedCitation":"[2]","plainTextFormattedCitation":"[2]","previouslyFormattedCitation":"[2]"},"properties":{"noteIndex":0},"schema":"https://github.com/citation-style-language/schema/raw/master/csl-citation.json"}</w:instrText>
      </w:r>
      <w:r w:rsidR="000C1B2F" w:rsidRPr="00613724">
        <w:rPr>
          <w:rFonts w:cs="Times New Roman"/>
        </w:rPr>
        <w:fldChar w:fldCharType="separate"/>
      </w:r>
      <w:r w:rsidR="001D3F29" w:rsidRPr="00613724">
        <w:rPr>
          <w:rFonts w:cs="Times New Roman"/>
          <w:noProof/>
        </w:rPr>
        <w:t>[2]</w:t>
      </w:r>
      <w:r w:rsidR="000C1B2F" w:rsidRPr="00613724">
        <w:rPr>
          <w:rFonts w:cs="Times New Roman"/>
        </w:rPr>
        <w:fldChar w:fldCharType="end"/>
      </w:r>
      <w:r w:rsidR="000C1B2F" w:rsidRPr="00613724">
        <w:rPr>
          <w:rFonts w:cs="Times New Roman"/>
        </w:rPr>
        <w:t xml:space="preserve">. </w:t>
      </w:r>
      <w:r w:rsidR="00D47A70" w:rsidRPr="00613724">
        <w:rPr>
          <w:rFonts w:cs="Times New Roman"/>
        </w:rPr>
        <w:t xml:space="preserve"> Predicting the thermomechanical properties of thermoset shape memory polymers (TSMPs) is crucial for their effective design and application. However, the complex topological nature of TSMPs presents a significant challenge in modeling these properties, often resulting in time-consuming processes.</w:t>
      </w:r>
    </w:p>
    <w:p w14:paraId="5A14D5C4" w14:textId="46C042C5" w:rsidR="004F6A03" w:rsidRPr="00613724" w:rsidRDefault="003B1894" w:rsidP="001E28B7">
      <w:pPr>
        <w:rPr>
          <w:rFonts w:cs="Times New Roman"/>
        </w:rPr>
      </w:pPr>
      <w:r w:rsidRPr="00613724">
        <w:rPr>
          <w:rFonts w:cs="Times New Roman"/>
          <w:color w:val="161719"/>
          <w:shd w:val="clear" w:color="auto" w:fill="FFFFFF"/>
        </w:rPr>
        <w:t>The role of machine learning (ML) in the discovery and synthesis of new functional organic molecules with specialized applications cannot be overstated. Its remarkable capacity to identify and analyze subtle chemical patterns is unparalleled, making it an indispensable tool in this field</w:t>
      </w:r>
      <w:r w:rsidR="0079773F">
        <w:rPr>
          <w:rFonts w:cs="Times New Roman"/>
          <w:color w:val="161719"/>
          <w:shd w:val="clear" w:color="auto" w:fill="FFFFFF"/>
        </w:rPr>
        <w:t xml:space="preserve"> </w:t>
      </w:r>
      <w:r w:rsidR="008369D5" w:rsidRPr="00613724">
        <w:rPr>
          <w:rFonts w:cs="Times New Roman"/>
          <w:color w:val="161719"/>
          <w:shd w:val="clear" w:color="auto" w:fill="FFFFFF"/>
        </w:rPr>
        <w:fldChar w:fldCharType="begin" w:fldLock="1"/>
      </w:r>
      <w:r w:rsidR="00A35D3B">
        <w:rPr>
          <w:rFonts w:cs="Times New Roman"/>
          <w:color w:val="161719"/>
          <w:shd w:val="clear" w:color="auto" w:fill="FFFFFF"/>
        </w:rPr>
        <w:instrText>ADDIN CSL_CITATION {"citationItems":[{"id":"ITEM-1","itemData":{"DOI":"10.1039/d2sc02839e","ISSN":"20416539","abstract":"Synthetic polymers are versatile and widely used materials. Similar to small organic molecules, a large chemical space of such materials is hypothetically accessible. Computational property prediction and virtual screening can accelerate polymer design by prioritizing candidates expected to have favorable properties. However, in contrast to organic molecules, polymers are often not well-defined single structures but an ensemble of similar molecules, which poses unique challenges to traditional chemical representations and machine learning approaches. Here, we introduce a graph representation of molecular ensembles and an associated graph neural network architecture that is tailored to polymer property prediction. We demonstrate that this approach captures critical features of polymeric materials, like chain architecture, monomer stoichiometry, and degree of polymerization, and achieves superior accuracy to off-the-shelf cheminformatics methodologies. While doing so, we built a dataset of simulated electron affinity and ionization potential values for &gt;40k polymers with varying monomer composition, stoichiometry, and chain architecture, which may be used in the development of other tailored machine learning approaches. The dataset and machine learning models presented in this work pave the path toward new classes of algorithms for polymer informatics and, more broadly, introduce a framework for the modeling of molecular ensembles.","author":[{"dropping-particle":"","family":"Aldeghi","given":"Matteo","non-dropping-particle":"","parse-names":false,"suffix":""},{"dropping-particle":"","family":"Coley","given":"Connor W.","non-dropping-particle":"","parse-names":false,"suffix":""}],"container-title":"Chemical Science","id":"ITEM-1","issued":{"date-parts":[["2022"]]},"page":"10486-10498","publisher":"Royal Society of Chemistry","title":"A graph representation of molecular ensembles for polymer property prediction","type":"article-journal"},"uris":["http://www.mendeley.com/documents/?uuid=a16fe251-bd39-4881-9f78-a08898a864e5"]}],"mendeley":{"formattedCitation":"[3]","plainTextFormattedCitation":"[3]","previouslyFormattedCitation":"[3]"},"properties":{"noteIndex":0},"schema":"https://github.com/citation-style-language/schema/raw/master/csl-citation.json"}</w:instrText>
      </w:r>
      <w:r w:rsidR="008369D5" w:rsidRPr="00613724">
        <w:rPr>
          <w:rFonts w:cs="Times New Roman"/>
          <w:color w:val="161719"/>
          <w:shd w:val="clear" w:color="auto" w:fill="FFFFFF"/>
        </w:rPr>
        <w:fldChar w:fldCharType="separate"/>
      </w:r>
      <w:r w:rsidR="008369D5" w:rsidRPr="00613724">
        <w:rPr>
          <w:rFonts w:cs="Times New Roman"/>
          <w:noProof/>
          <w:color w:val="161719"/>
          <w:shd w:val="clear" w:color="auto" w:fill="FFFFFF"/>
        </w:rPr>
        <w:t>[3]</w:t>
      </w:r>
      <w:r w:rsidR="008369D5" w:rsidRPr="00613724">
        <w:rPr>
          <w:rFonts w:cs="Times New Roman"/>
          <w:color w:val="161719"/>
          <w:shd w:val="clear" w:color="auto" w:fill="FFFFFF"/>
        </w:rPr>
        <w:fldChar w:fldCharType="end"/>
      </w:r>
      <w:r w:rsidR="00937704" w:rsidRPr="00613724">
        <w:rPr>
          <w:rFonts w:cs="Times New Roman"/>
          <w:color w:val="161719"/>
          <w:shd w:val="clear" w:color="auto" w:fill="FFFFFF"/>
        </w:rPr>
        <w:t>.</w:t>
      </w:r>
      <w:r w:rsidR="00822C0C">
        <w:rPr>
          <w:rFonts w:cs="Times New Roman"/>
          <w:color w:val="161719"/>
          <w:shd w:val="clear" w:color="auto" w:fill="FFFFFF"/>
        </w:rPr>
        <w:t xml:space="preserve"> </w:t>
      </w:r>
      <w:r w:rsidR="00C933A2">
        <w:rPr>
          <w:rFonts w:cs="Times New Roman"/>
          <w:color w:val="161719"/>
          <w:shd w:val="clear" w:color="auto" w:fill="FFFFFF"/>
        </w:rPr>
        <w:t xml:space="preserve">Simply, machine learning is the </w:t>
      </w:r>
      <w:r w:rsidR="001502AF">
        <w:rPr>
          <w:rFonts w:cs="Times New Roman"/>
          <w:color w:val="161719"/>
          <w:shd w:val="clear" w:color="auto" w:fill="FFFFFF"/>
        </w:rPr>
        <w:t>process by which</w:t>
      </w:r>
      <w:r w:rsidR="00C933A2">
        <w:rPr>
          <w:rFonts w:cs="Times New Roman"/>
          <w:color w:val="161719"/>
          <w:shd w:val="clear" w:color="auto" w:fill="FFFFFF"/>
        </w:rPr>
        <w:t xml:space="preserve"> computers </w:t>
      </w:r>
      <w:r w:rsidR="001502AF">
        <w:rPr>
          <w:rFonts w:cs="Times New Roman"/>
          <w:color w:val="161719"/>
          <w:shd w:val="clear" w:color="auto" w:fill="FFFFFF"/>
        </w:rPr>
        <w:t xml:space="preserve">learn patterns in data and apply these patterns to new and unseen data. </w:t>
      </w:r>
    </w:p>
    <w:p w14:paraId="2EB4B17B" w14:textId="77777777" w:rsidR="00490C40" w:rsidRDefault="00490C40" w:rsidP="001E28B7"/>
    <w:p w14:paraId="73A16F2A" w14:textId="17F1401B" w:rsidR="00AC3220" w:rsidRDefault="00AC3220" w:rsidP="00AC3220">
      <w:pPr>
        <w:pStyle w:val="Heading2"/>
      </w:pPr>
      <w:r>
        <w:t>Objective</w:t>
      </w:r>
    </w:p>
    <w:p w14:paraId="08889571" w14:textId="14C2CB04" w:rsidR="00AC3220" w:rsidRPr="00AC3220" w:rsidRDefault="00AC3220" w:rsidP="00AC3220">
      <w:r>
        <w:t>Predicting the thermomechanical properties of thermoset shape memory polymers (TSMPs) is crucial for their effective design and application. However, the complex topological nature of TSMPs presents a significant challenge in modeling these properties, often resulting in time-consuming processes. To address this challenge and expedite the prediction of the glassy modulus of shape memory polymers (SMPs), we propose the application of machine learning (ML) techniques, aiming to overcome the limitations inherent in traditional modeling methods.</w:t>
      </w:r>
    </w:p>
    <w:p w14:paraId="59F1516F" w14:textId="166D8B20" w:rsidR="00A87785" w:rsidRDefault="00A87785" w:rsidP="00A87785">
      <w:pPr>
        <w:pStyle w:val="Heading1"/>
      </w:pPr>
      <w:r>
        <w:t>Methods</w:t>
      </w:r>
    </w:p>
    <w:p w14:paraId="55D8ABBB" w14:textId="7309B5C1" w:rsidR="005F3C89" w:rsidRDefault="005F3C89" w:rsidP="005F3C89">
      <w:r>
        <w:t xml:space="preserve">In this study, we utilized a small dataset obtained from </w:t>
      </w:r>
      <w:r w:rsidR="004B6841">
        <w:t xml:space="preserve">Ninety percent of the data was used for training and the remainder for validation. </w:t>
      </w:r>
      <w:r>
        <w:t xml:space="preserve">various references to train our ML model. </w:t>
      </w:r>
      <w:r w:rsidR="00C0643F">
        <w:t>Four different datasets were built for each of the models we wanted to predict. In each dataset, four major</w:t>
      </w:r>
      <w:r w:rsidR="00EB5890">
        <w:t xml:space="preserve"> items were looked out for in the references, namely; the structures of the monomers that are present in the </w:t>
      </w:r>
      <w:r w:rsidR="0036388E">
        <w:t>polymers, the</w:t>
      </w:r>
      <w:r w:rsidR="00E34313">
        <w:t xml:space="preserve"> weight </w:t>
      </w:r>
      <w:r w:rsidR="0036388E">
        <w:t xml:space="preserve">ratio </w:t>
      </w:r>
      <w:r w:rsidR="00E34313">
        <w:t>of each of the monomer</w:t>
      </w:r>
      <w:r w:rsidR="001252F2">
        <w:t xml:space="preserve"> and the properties of interest of the respective dataset.</w:t>
      </w:r>
    </w:p>
    <w:p w14:paraId="0F755755" w14:textId="617F6F93" w:rsidR="009E75B3" w:rsidRDefault="00296ADF" w:rsidP="009E75B3">
      <w:pPr>
        <w:spacing w:after="240"/>
        <w:jc w:val="both"/>
      </w:pPr>
      <w:r>
        <w:t xml:space="preserve">The structure of the monomers </w:t>
      </w:r>
      <w:r w:rsidR="00050464">
        <w:t>was</w:t>
      </w:r>
      <w:r>
        <w:t xml:space="preserve"> then transformed to the Simplified</w:t>
      </w:r>
      <w:r w:rsidR="00331DD3">
        <w:t xml:space="preserve"> Molecular</w:t>
      </w:r>
      <w:r>
        <w:t xml:space="preserve"> Linear</w:t>
      </w:r>
      <w:r w:rsidR="00107871">
        <w:t xml:space="preserve"> Input Line Entry System (SMILES)</w:t>
      </w:r>
      <w:r w:rsidR="00050464">
        <w:t xml:space="preserve"> using an online tool</w:t>
      </w:r>
      <w:r w:rsidR="00973F0A">
        <w:t>. Smiles denotes a denotes a molecular structure as a graph</w:t>
      </w:r>
      <w:r w:rsidR="00050464">
        <w:t xml:space="preserve">. </w:t>
      </w:r>
      <w:r w:rsidR="00E04F3F">
        <w:t xml:space="preserve">The </w:t>
      </w:r>
      <w:r w:rsidR="00E04F3F">
        <w:lastRenderedPageBreak/>
        <w:t xml:space="preserve">SMILES of the molecules was then </w:t>
      </w:r>
      <w:r w:rsidR="009E75B3">
        <w:t xml:space="preserve">fingerprinted. Molecular fingerprinting is a technique used to represent molecules as mathematical objects. This makes it easy to perform statistical studies and/or machine learning methods on the collection of molecules to discover novel insights </w:t>
      </w:r>
      <w:r w:rsidR="009E75B3">
        <w:fldChar w:fldCharType="begin" w:fldLock="1"/>
      </w:r>
      <w:r w:rsidR="00A35D3B">
        <w:instrText>ADDIN CSL_CITATION {"citationItems":[{"id":"ITEM-1","itemData":{"URL":"https://towardsdatascience.com/a-practical-introduction-to-the-use-of-molecular-fingerprints-in-drug-discovery-7f15021be2b1","accessed":{"date-parts":[["2023","3","3"]]},"author":[{"dropping-particle":"","family":"Laksh","given":"","non-dropping-particle":"","parse-names":false,"suffix":""}],"id":"ITEM-1","issued":{"date-parts":[["2019"]]},"title":"A Practical Introduction to the Use of Molecular Fingerprints in Drug Discovery","type":"webpage"},"uris":["http://www.mendeley.com/documents/?uuid=e117412b-4cba-4ceb-a15d-072d5308672a"]}],"mendeley":{"formattedCitation":"[4]","plainTextFormattedCitation":"[4]","previouslyFormattedCitation":"(Laksh, 2019)"},"properties":{"noteIndex":0},"schema":"https://github.com/citation-style-language/schema/raw/master/csl-citation.json"}</w:instrText>
      </w:r>
      <w:r w:rsidR="009E75B3">
        <w:fldChar w:fldCharType="separate"/>
      </w:r>
      <w:r w:rsidR="00A35D3B" w:rsidRPr="00A35D3B">
        <w:rPr>
          <w:noProof/>
        </w:rPr>
        <w:t>[4]</w:t>
      </w:r>
      <w:r w:rsidR="009E75B3">
        <w:fldChar w:fldCharType="end"/>
      </w:r>
      <w:r w:rsidR="009E75B3">
        <w:t>. Specifically, Morgan fingerprinting w</w:t>
      </w:r>
      <w:r w:rsidR="00896E24">
        <w:t>as</w:t>
      </w:r>
      <w:r w:rsidR="009E75B3">
        <w:t xml:space="preserve"> used in this work.</w:t>
      </w:r>
      <w:r w:rsidR="00896E24">
        <w:t xml:space="preserve"> This process was done to translate the SMILES input to </w:t>
      </w:r>
      <w:r w:rsidR="001C2318">
        <w:t>bit sizes</w:t>
      </w:r>
      <w:r w:rsidR="00651896">
        <w:t xml:space="preserve"> that </w:t>
      </w:r>
      <w:r w:rsidR="00D033B0">
        <w:t xml:space="preserve">could be fed as input </w:t>
      </w:r>
      <w:r w:rsidR="007E4E8E">
        <w:t xml:space="preserve">to the </w:t>
      </w:r>
      <w:r w:rsidR="00651896">
        <w:t>machine learning models</w:t>
      </w:r>
      <w:r w:rsidR="00281B00">
        <w:t>. As seen in Fig.</w:t>
      </w:r>
    </w:p>
    <w:p w14:paraId="3765B329" w14:textId="6FA593AC" w:rsidR="001252F2" w:rsidRDefault="00736E03" w:rsidP="005F3C89">
      <w:r>
        <w:rPr>
          <w:noProof/>
        </w:rPr>
        <w:drawing>
          <wp:inline distT="0" distB="0" distL="0" distR="0" wp14:anchorId="3E1F14F6" wp14:editId="5F9AB2FA">
            <wp:extent cx="5943600" cy="1944954"/>
            <wp:effectExtent l="0" t="0" r="0" b="0"/>
            <wp:docPr id="1322749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1944954"/>
                    </a:xfrm>
                    <a:prstGeom prst="rect">
                      <a:avLst/>
                    </a:prstGeom>
                    <a:noFill/>
                  </pic:spPr>
                </pic:pic>
              </a:graphicData>
            </a:graphic>
          </wp:inline>
        </w:drawing>
      </w:r>
    </w:p>
    <w:p w14:paraId="7553E792" w14:textId="3F7372FD" w:rsidR="005F3C89" w:rsidRDefault="00736E03" w:rsidP="00D033B0">
      <w:pPr>
        <w:jc w:val="center"/>
      </w:pPr>
      <w:r>
        <w:t>Fig</w:t>
      </w:r>
      <w:r w:rsidR="001C2318">
        <w:t>.</w:t>
      </w:r>
    </w:p>
    <w:p w14:paraId="1E7B2555" w14:textId="65FAC740" w:rsidR="005F3C89" w:rsidRDefault="00947755" w:rsidP="00736E03">
      <w:pPr>
        <w:spacing w:after="240"/>
        <w:jc w:val="both"/>
      </w:pPr>
      <w:r>
        <w:t xml:space="preserve">The fingerprinted SMILES was the </w:t>
      </w:r>
      <w:r w:rsidR="00281B00">
        <w:t xml:space="preserve">feature </w:t>
      </w:r>
      <w:r>
        <w:t xml:space="preserve">and the </w:t>
      </w:r>
      <w:r w:rsidR="00281B00">
        <w:t xml:space="preserve">property for each model was used as the target. For example, in the first model, the glassy modulus </w:t>
      </w:r>
      <w:r w:rsidR="00F9680D">
        <w:t xml:space="preserve">the expected output, </w:t>
      </w:r>
      <w:proofErr w:type="gramStart"/>
      <w:r w:rsidR="00E40E77">
        <w:t>i.e.</w:t>
      </w:r>
      <w:proofErr w:type="gramEnd"/>
      <w:r w:rsidR="00F9680D">
        <w:t xml:space="preserve"> the target. </w:t>
      </w:r>
      <w:r w:rsidR="00640D27">
        <w:t xml:space="preserve">Four similar models were built for the four different properties we intended to predict. </w:t>
      </w:r>
      <w:r w:rsidR="00B07D4A">
        <w:t xml:space="preserve">It must be noted that from here on, each model was named after the respective properties, the </w:t>
      </w:r>
      <w:r w:rsidR="00833E10">
        <w:t xml:space="preserve">model for the glassy modulus will be called glassy model, the one for the rubbery modulus </w:t>
      </w:r>
      <w:r w:rsidR="00E40E77">
        <w:t>rubbery, model</w:t>
      </w:r>
      <w:r w:rsidR="00640D27">
        <w:t xml:space="preserve"> etc.</w:t>
      </w:r>
    </w:p>
    <w:p w14:paraId="1A0F067A" w14:textId="4BF7964B" w:rsidR="00181D5C" w:rsidRDefault="00C60AB5" w:rsidP="00736E03">
      <w:pPr>
        <w:spacing w:after="240"/>
        <w:jc w:val="both"/>
      </w:pPr>
      <w:r>
        <w:t xml:space="preserve">In order to make a more </w:t>
      </w:r>
      <w:r w:rsidR="00FF7DCF">
        <w:t>conclusive decision, t</w:t>
      </w:r>
      <w:r>
        <w:t>hree</w:t>
      </w:r>
      <w:r w:rsidR="006C16AA">
        <w:t xml:space="preserve"> machine learning regression </w:t>
      </w:r>
      <w:r w:rsidR="003B3F0F">
        <w:t xml:space="preserve">models </w:t>
      </w:r>
      <w:r w:rsidR="006C16AA">
        <w:t xml:space="preserve">were </w:t>
      </w:r>
      <w:r w:rsidR="00FF7DCF">
        <w:t>compared</w:t>
      </w:r>
      <w:r w:rsidR="00264944">
        <w:t>. The Artificial Neural</w:t>
      </w:r>
      <w:r w:rsidR="00FF7DCF">
        <w:t xml:space="preserve"> Network</w:t>
      </w:r>
      <w:r w:rsidR="00C60CBF">
        <w:t xml:space="preserve"> (ANN)</w:t>
      </w:r>
      <w:r w:rsidR="00FF7DCF">
        <w:t xml:space="preserve">, </w:t>
      </w:r>
      <w:r w:rsidR="00C60CBF">
        <w:t xml:space="preserve">Support Vector Regression (SVR) and Gaussian </w:t>
      </w:r>
      <w:r w:rsidR="000E667B">
        <w:t xml:space="preserve">Process Regressors were. </w:t>
      </w:r>
      <w:r w:rsidR="00955C3C">
        <w:t xml:space="preserve">These models were selected </w:t>
      </w:r>
      <w:r w:rsidR="00D676FA">
        <w:rPr>
          <w:color w:val="FF0000"/>
        </w:rPr>
        <w:t>because</w:t>
      </w:r>
      <w:r w:rsidR="008F3634">
        <w:rPr>
          <w:color w:val="FF0000"/>
        </w:rPr>
        <w:t xml:space="preserve"> ….</w:t>
      </w:r>
      <w:r w:rsidR="003B3F0F">
        <w:t xml:space="preserve"> In each model, the metric of focus was the Mean Absolute Percentage error</w:t>
      </w:r>
      <w:r w:rsidR="0041366C">
        <w:t xml:space="preserve"> (</w:t>
      </w:r>
      <w:r w:rsidR="003B4E1A">
        <w:t xml:space="preserve">see </w:t>
      </w:r>
      <w:r w:rsidR="0041366C">
        <w:t xml:space="preserve">equation 1). </w:t>
      </w:r>
      <w:r w:rsidR="00394303">
        <w:t>The Mean Absolute Error</w:t>
      </w:r>
      <w:r w:rsidR="00D52B3D">
        <w:t xml:space="preserve"> (</w:t>
      </w:r>
      <w:r w:rsidR="003B4E1A">
        <w:t xml:space="preserve">see </w:t>
      </w:r>
      <w:r w:rsidR="00D52B3D">
        <w:t>equation 2) and Mean Squared error</w:t>
      </w:r>
      <w:r w:rsidR="003B677C">
        <w:t xml:space="preserve"> </w:t>
      </w:r>
      <w:r w:rsidR="00D52B3D">
        <w:t>(</w:t>
      </w:r>
      <w:r w:rsidR="003B4E1A">
        <w:t xml:space="preserve">see </w:t>
      </w:r>
      <w:r w:rsidR="00D52B3D">
        <w:t xml:space="preserve">equation 3) were used </w:t>
      </w:r>
      <w:r w:rsidR="006C79F0">
        <w:t xml:space="preserve">to affirm </w:t>
      </w:r>
      <w:r w:rsidR="003B4E1A">
        <w:t>the case of the best model.</w:t>
      </w:r>
      <w:r w:rsidR="00F05C0E">
        <w:t xml:space="preserve"> </w:t>
      </w:r>
    </w:p>
    <w:p w14:paraId="5E6609C9" w14:textId="6E74FB7E" w:rsidR="00F05C0E" w:rsidRDefault="000A5810" w:rsidP="00736E03">
      <w:pPr>
        <w:spacing w:after="240"/>
        <w:jc w:val="both"/>
      </w:pPr>
      <w:r>
        <w:t xml:space="preserve">MAPE: </w:t>
      </w:r>
      <m:oMath>
        <m:f>
          <m:fPr>
            <m:ctrlPr>
              <w:rPr>
                <w:rFonts w:ascii="Cambria Math" w:hAnsi="Cambria Math"/>
                <w:i/>
                <w:sz w:val="32"/>
                <w:szCs w:val="32"/>
              </w:rPr>
            </m:ctrlPr>
          </m:fPr>
          <m:num>
            <m:r>
              <w:rPr>
                <w:rFonts w:ascii="Cambria Math" w:hAnsi="Cambria Math"/>
                <w:sz w:val="32"/>
                <w:szCs w:val="32"/>
              </w:rPr>
              <m:t>100</m:t>
            </m:r>
          </m:num>
          <m:den>
            <m:r>
              <w:rPr>
                <w:rFonts w:ascii="Cambria Math" w:hAnsi="Cambria Math"/>
                <w:sz w:val="32"/>
                <w:szCs w:val="32"/>
              </w:rPr>
              <m:t>n</m:t>
            </m:r>
          </m:den>
        </m:f>
        <m:nary>
          <m:naryPr>
            <m:chr m:val="∑"/>
            <m:limLoc m:val="undOvr"/>
            <m:ctrlPr>
              <w:rPr>
                <w:rFonts w:ascii="Cambria Math" w:hAnsi="Cambria Math"/>
                <w:i/>
                <w:sz w:val="32"/>
                <w:szCs w:val="32"/>
              </w:rPr>
            </m:ctrlPr>
          </m:naryPr>
          <m:sub>
            <m:r>
              <w:rPr>
                <w:rFonts w:ascii="Cambria Math" w:hAnsi="Cambria Math"/>
                <w:sz w:val="32"/>
                <w:szCs w:val="32"/>
              </w:rPr>
              <m:t>i=1</m:t>
            </m:r>
          </m:sub>
          <m:sup>
            <m:r>
              <w:rPr>
                <w:rFonts w:ascii="Cambria Math" w:hAnsi="Cambria Math"/>
                <w:sz w:val="32"/>
                <w:szCs w:val="32"/>
              </w:rPr>
              <m:t>n</m:t>
            </m:r>
          </m:sup>
          <m:e>
            <m:d>
              <m:dPr>
                <m:begChr m:val="|"/>
                <m:endChr m:val="|"/>
                <m:ctrlPr>
                  <w:rPr>
                    <w:rFonts w:ascii="Cambria Math" w:hAnsi="Cambria Math"/>
                    <w:i/>
                    <w:sz w:val="32"/>
                    <w:szCs w:val="32"/>
                  </w:rPr>
                </m:ctrlPr>
              </m:dPr>
              <m:e>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r>
                      <w:rPr>
                        <w:rFonts w:ascii="Cambria Math" w:hAnsi="Cambria Math"/>
                        <w:sz w:val="32"/>
                        <w:szCs w:val="32"/>
                      </w:rPr>
                      <m:t>-</m:t>
                    </m:r>
                    <m:sSub>
                      <m:sSubPr>
                        <m:ctrlPr>
                          <w:rPr>
                            <w:rFonts w:ascii="Cambria Math" w:hAnsi="Cambria Math"/>
                            <w:i/>
                            <w:sz w:val="32"/>
                            <w:szCs w:val="32"/>
                          </w:rPr>
                        </m:ctrlPr>
                      </m:sSubPr>
                      <m:e>
                        <m:acc>
                          <m:accPr>
                            <m:ctrlPr>
                              <w:rPr>
                                <w:rFonts w:ascii="Cambria Math" w:hAnsi="Cambria Math"/>
                                <w:i/>
                                <w:sz w:val="32"/>
                                <w:szCs w:val="32"/>
                              </w:rPr>
                            </m:ctrlPr>
                          </m:accPr>
                          <m:e>
                            <m:r>
                              <w:rPr>
                                <w:rFonts w:ascii="Cambria Math" w:hAnsi="Cambria Math"/>
                                <w:sz w:val="32"/>
                                <w:szCs w:val="32"/>
                              </w:rPr>
                              <m:t>y</m:t>
                            </m:r>
                          </m:e>
                        </m:acc>
                      </m:e>
                      <m:sub>
                        <m:r>
                          <w:rPr>
                            <w:rFonts w:ascii="Cambria Math" w:hAnsi="Cambria Math"/>
                            <w:sz w:val="32"/>
                            <w:szCs w:val="32"/>
                          </w:rPr>
                          <m:t>i</m:t>
                        </m:r>
                      </m:sub>
                    </m:sSub>
                  </m:num>
                  <m:den>
                    <m:sSub>
                      <m:sSubPr>
                        <m:ctrlPr>
                          <w:rPr>
                            <w:rFonts w:ascii="Cambria Math" w:hAnsi="Cambria Math"/>
                            <w:i/>
                            <w:sz w:val="32"/>
                            <w:szCs w:val="32"/>
                          </w:rPr>
                        </m:ctrlPr>
                      </m:sSubPr>
                      <m:e>
                        <m:r>
                          <w:rPr>
                            <w:rFonts w:ascii="Cambria Math" w:hAnsi="Cambria Math"/>
                            <w:sz w:val="32"/>
                            <w:szCs w:val="32"/>
                          </w:rPr>
                          <m:t>y</m:t>
                        </m:r>
                      </m:e>
                      <m:sub>
                        <m:r>
                          <w:rPr>
                            <w:rFonts w:ascii="Cambria Math" w:hAnsi="Cambria Math"/>
                            <w:sz w:val="32"/>
                            <w:szCs w:val="32"/>
                          </w:rPr>
                          <m:t>i</m:t>
                        </m:r>
                      </m:sub>
                    </m:sSub>
                  </m:den>
                </m:f>
              </m:e>
            </m:d>
          </m:e>
        </m:nary>
      </m:oMath>
    </w:p>
    <w:p w14:paraId="56488AF2" w14:textId="4885888C" w:rsidR="000A5810" w:rsidRDefault="000A5810" w:rsidP="00736E03">
      <w:pPr>
        <w:spacing w:after="240"/>
        <w:jc w:val="both"/>
      </w:pPr>
      <w:r>
        <w:t>M</w:t>
      </w:r>
      <w:r w:rsidR="00E35C08">
        <w:t>A</w:t>
      </w:r>
      <w:r>
        <w:t>E</w:t>
      </w:r>
      <w:r w:rsidRPr="00023BF1">
        <w:rPr>
          <w:sz w:val="28"/>
          <w:szCs w:val="28"/>
        </w:rPr>
        <w:t xml:space="preserve">: </w:t>
      </w:r>
      <m:oMath>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n</m:t>
            </m:r>
          </m:den>
        </m:f>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n</m:t>
            </m:r>
          </m:sup>
          <m:e>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y</m:t>
                        </m:r>
                      </m:e>
                    </m:acc>
                  </m:e>
                  <m:sub>
                    <m:r>
                      <w:rPr>
                        <w:rFonts w:ascii="Cambria Math" w:hAnsi="Cambria Math"/>
                        <w:sz w:val="28"/>
                        <w:szCs w:val="28"/>
                      </w:rPr>
                      <m:t>i</m:t>
                    </m:r>
                  </m:sub>
                </m:sSub>
              </m:e>
            </m:d>
          </m:e>
        </m:nary>
      </m:oMath>
    </w:p>
    <w:p w14:paraId="6AF23E93" w14:textId="517C2655" w:rsidR="000A5810" w:rsidRDefault="000A5810" w:rsidP="00736E03">
      <w:pPr>
        <w:spacing w:after="240"/>
        <w:jc w:val="both"/>
        <w:rPr>
          <w:rFonts w:eastAsiaTheme="minorEastAsia"/>
          <w:sz w:val="28"/>
          <w:szCs w:val="28"/>
        </w:rPr>
      </w:pPr>
      <w:r>
        <w:t>M</w:t>
      </w:r>
      <w:r w:rsidR="00E35C08">
        <w:t>SE:</w:t>
      </w:r>
      <w:r w:rsidR="00023BF1" w:rsidRPr="00023BF1">
        <w:rPr>
          <w:sz w:val="28"/>
          <w:szCs w:val="28"/>
        </w:rPr>
        <w:t xml:space="preserve"> </w:t>
      </w:r>
      <m:oMath>
        <m:f>
          <m:fPr>
            <m:ctrlPr>
              <w:rPr>
                <w:rFonts w:ascii="Cambria Math" w:hAnsi="Cambria Math"/>
                <w:i/>
                <w:sz w:val="28"/>
                <w:szCs w:val="28"/>
              </w:rPr>
            </m:ctrlPr>
          </m:fPr>
          <m:num>
            <m:r>
              <w:rPr>
                <w:rFonts w:ascii="Cambria Math" w:hAnsi="Cambria Math"/>
                <w:sz w:val="28"/>
                <w:szCs w:val="28"/>
              </w:rPr>
              <m:t>1</m:t>
            </m:r>
          </m:num>
          <m:den>
            <m:r>
              <w:rPr>
                <w:rFonts w:ascii="Cambria Math" w:hAnsi="Cambria Math"/>
                <w:sz w:val="28"/>
                <w:szCs w:val="28"/>
              </w:rPr>
              <m:t>n</m:t>
            </m:r>
          </m:den>
        </m:f>
        <m:nary>
          <m:naryPr>
            <m:chr m:val="∑"/>
            <m:limLoc m:val="undOvr"/>
            <m:ctrlPr>
              <w:rPr>
                <w:rFonts w:ascii="Cambria Math" w:hAnsi="Cambria Math"/>
                <w:i/>
                <w:sz w:val="28"/>
                <w:szCs w:val="28"/>
              </w:rPr>
            </m:ctrlPr>
          </m:naryPr>
          <m:sub>
            <m:r>
              <w:rPr>
                <w:rFonts w:ascii="Cambria Math" w:hAnsi="Cambria Math"/>
                <w:sz w:val="28"/>
                <w:szCs w:val="28"/>
              </w:rPr>
              <m:t>i=1</m:t>
            </m:r>
          </m:sub>
          <m:sup>
            <m:r>
              <w:rPr>
                <w:rFonts w:ascii="Cambria Math" w:hAnsi="Cambria Math"/>
                <w:sz w:val="28"/>
                <w:szCs w:val="28"/>
              </w:rPr>
              <m:t>n</m:t>
            </m:r>
          </m:sup>
          <m:e>
            <m:sSup>
              <m:sSupPr>
                <m:ctrlPr>
                  <w:rPr>
                    <w:rFonts w:ascii="Cambria Math" w:hAnsi="Cambria Math"/>
                    <w:i/>
                    <w:sz w:val="28"/>
                    <w:szCs w:val="28"/>
                  </w:rPr>
                </m:ctrlPr>
              </m:sSupPr>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acc>
                          <m:accPr>
                            <m:ctrlPr>
                              <w:rPr>
                                <w:rFonts w:ascii="Cambria Math" w:hAnsi="Cambria Math"/>
                                <w:i/>
                                <w:sz w:val="28"/>
                                <w:szCs w:val="28"/>
                              </w:rPr>
                            </m:ctrlPr>
                          </m:accPr>
                          <m:e>
                            <m:r>
                              <w:rPr>
                                <w:rFonts w:ascii="Cambria Math" w:hAnsi="Cambria Math"/>
                                <w:sz w:val="28"/>
                                <w:szCs w:val="28"/>
                              </w:rPr>
                              <m:t>y</m:t>
                            </m:r>
                          </m:e>
                        </m:acc>
                      </m:e>
                      <m:sub>
                        <m:r>
                          <w:rPr>
                            <w:rFonts w:ascii="Cambria Math" w:hAnsi="Cambria Math"/>
                            <w:sz w:val="28"/>
                            <w:szCs w:val="28"/>
                          </w:rPr>
                          <m:t>i</m:t>
                        </m:r>
                      </m:sub>
                    </m:sSub>
                  </m:e>
                </m:d>
              </m:e>
              <m:sup>
                <m:r>
                  <w:rPr>
                    <w:rFonts w:ascii="Cambria Math" w:hAnsi="Cambria Math"/>
                    <w:sz w:val="28"/>
                    <w:szCs w:val="28"/>
                  </w:rPr>
                  <m:t>2</m:t>
                </m:r>
              </m:sup>
            </m:sSup>
          </m:e>
        </m:nary>
      </m:oMath>
    </w:p>
    <w:p w14:paraId="4AD69074" w14:textId="0A97D162" w:rsidR="00D41A2A" w:rsidRDefault="00D41A2A" w:rsidP="00736E03">
      <w:pPr>
        <w:spacing w:after="240"/>
        <w:jc w:val="both"/>
      </w:pPr>
      <w:r>
        <w:t>Where:</w:t>
      </w:r>
    </w:p>
    <w:p w14:paraId="595A6AC4" w14:textId="4F227728" w:rsidR="00D41A2A" w:rsidRDefault="00D41A2A" w:rsidP="00736E03">
      <w:pPr>
        <w:spacing w:after="240"/>
        <w:jc w:val="both"/>
      </w:pPr>
      <w:r>
        <w:t>n = number of datapoints</w:t>
      </w:r>
    </w:p>
    <w:p w14:paraId="1A77EEFB" w14:textId="225D7D28" w:rsidR="00D41A2A" w:rsidRDefault="00000000" w:rsidP="00736E03">
      <w:pPr>
        <w:spacing w:after="240"/>
        <w:jc w:val="both"/>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003EAD" w:rsidRPr="002240AC">
        <w:rPr>
          <w:rFonts w:eastAsiaTheme="minorEastAsia"/>
        </w:rPr>
        <w:t xml:space="preserve"> = </w:t>
      </w:r>
      <w:r w:rsidR="008B4B86" w:rsidRPr="002240AC">
        <w:rPr>
          <w:rFonts w:eastAsiaTheme="minorEastAsia"/>
        </w:rPr>
        <w:t xml:space="preserve">actual target value at an instance </w:t>
      </w:r>
    </w:p>
    <w:p w14:paraId="4D2C194F" w14:textId="38C501A8" w:rsidR="006214CF" w:rsidRPr="006214CF" w:rsidRDefault="00000000" w:rsidP="00736E03">
      <w:pPr>
        <w:spacing w:after="240"/>
        <w:jc w:val="both"/>
        <w:rPr>
          <w:rFonts w:eastAsiaTheme="minorEastAsia"/>
        </w:rPr>
      </w:pP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oMath>
      <w:r w:rsidR="006214CF" w:rsidRPr="006214CF">
        <w:rPr>
          <w:rFonts w:eastAsiaTheme="minorEastAsia"/>
        </w:rPr>
        <w:t xml:space="preserve"> =</w:t>
      </w:r>
      <w:r w:rsidR="006214CF">
        <w:rPr>
          <w:rFonts w:eastAsiaTheme="minorEastAsia"/>
        </w:rPr>
        <w:t xml:space="preserve"> the predicted target values at an instance</w:t>
      </w:r>
    </w:p>
    <w:p w14:paraId="5B80E392" w14:textId="08440B0F" w:rsidR="00AD6722" w:rsidRPr="006214CF" w:rsidRDefault="006214CF" w:rsidP="00736E03">
      <w:pPr>
        <w:spacing w:after="240"/>
        <w:jc w:val="both"/>
      </w:pPr>
      <w:r w:rsidRPr="006214CF">
        <w:t>For each model,</w:t>
      </w:r>
      <w:r>
        <w:t xml:space="preserve"> ninety percent of the data was used for training and the rest for testing. </w:t>
      </w:r>
      <w:r w:rsidR="00AD6722">
        <w:t xml:space="preserve">The model parameters were set the same for the four different models to ensure some form of uniformity within the </w:t>
      </w:r>
      <w:r w:rsidR="00AD6722">
        <w:lastRenderedPageBreak/>
        <w:t>models. Although this was the case, four of the models were not performing as there were expected to.  To further ensure that the models were working in an almost similar fashion, the batches were no</w:t>
      </w:r>
      <w:r w:rsidR="008F5538">
        <w:t>r</w:t>
      </w:r>
      <w:r w:rsidR="00AD6722">
        <w:t>malized. The L2 regularization was also employed to deal with the issue of overfitting that was occur</w:t>
      </w:r>
      <w:r w:rsidR="008F5538">
        <w:t>r</w:t>
      </w:r>
      <w:r w:rsidR="00AD6722">
        <w:t>ing</w:t>
      </w:r>
      <w:r w:rsidR="008F5538">
        <w:t>.</w:t>
      </w:r>
      <w:r w:rsidR="00AD6722">
        <w:t xml:space="preserve"> </w:t>
      </w:r>
    </w:p>
    <w:p w14:paraId="3D0BD8E8" w14:textId="4D601399" w:rsidR="00A87785" w:rsidRDefault="00A87785" w:rsidP="00A87785">
      <w:pPr>
        <w:pStyle w:val="Heading1"/>
      </w:pPr>
      <w:r>
        <w:t>Results</w:t>
      </w:r>
      <w:r w:rsidR="00275BA9">
        <w:t xml:space="preserve"> and Discussions</w:t>
      </w:r>
    </w:p>
    <w:p w14:paraId="5E05ADEF" w14:textId="65ACEC03" w:rsidR="006214CF" w:rsidRDefault="00576A7F" w:rsidP="006214CF">
      <w:pPr>
        <w:rPr>
          <w:noProof/>
        </w:rPr>
      </w:pPr>
      <w:r>
        <w:rPr>
          <w:noProof/>
        </w:rPr>
        <w:drawing>
          <wp:anchor distT="0" distB="0" distL="114300" distR="114300" simplePos="0" relativeHeight="251659264" behindDoc="0" locked="0" layoutInCell="1" allowOverlap="1" wp14:anchorId="3587BE55" wp14:editId="5AA5DACC">
            <wp:simplePos x="0" y="0"/>
            <wp:positionH relativeFrom="column">
              <wp:posOffset>3267710</wp:posOffset>
            </wp:positionH>
            <wp:positionV relativeFrom="paragraph">
              <wp:posOffset>2291494</wp:posOffset>
            </wp:positionV>
            <wp:extent cx="2565400" cy="2062480"/>
            <wp:effectExtent l="0" t="0" r="6350" b="0"/>
            <wp:wrapThrough wrapText="bothSides">
              <wp:wrapPolygon edited="0">
                <wp:start x="0" y="0"/>
                <wp:lineTo x="0" y="21347"/>
                <wp:lineTo x="21493" y="21347"/>
                <wp:lineTo x="21493" y="0"/>
                <wp:lineTo x="0" y="0"/>
              </wp:wrapPolygon>
            </wp:wrapThrough>
            <wp:docPr id="111107686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1076868" name="Picture 1111076868"/>
                    <pic:cNvPicPr/>
                  </pic:nvPicPr>
                  <pic:blipFill>
                    <a:blip r:embed="rId7">
                      <a:extLst>
                        <a:ext uri="{28A0092B-C50C-407E-A947-70E740481C1C}">
                          <a14:useLocalDpi xmlns:a14="http://schemas.microsoft.com/office/drawing/2010/main" val="0"/>
                        </a:ext>
                      </a:extLst>
                    </a:blip>
                    <a:stretch>
                      <a:fillRect/>
                    </a:stretch>
                  </pic:blipFill>
                  <pic:spPr>
                    <a:xfrm>
                      <a:off x="0" y="0"/>
                      <a:ext cx="2565400" cy="2062480"/>
                    </a:xfrm>
                    <a:prstGeom prst="rect">
                      <a:avLst/>
                    </a:prstGeom>
                  </pic:spPr>
                </pic:pic>
              </a:graphicData>
            </a:graphic>
          </wp:anchor>
        </w:drawing>
      </w:r>
      <w:r>
        <w:rPr>
          <w:noProof/>
        </w:rPr>
        <w:drawing>
          <wp:anchor distT="0" distB="0" distL="114300" distR="114300" simplePos="0" relativeHeight="251658240" behindDoc="0" locked="0" layoutInCell="1" allowOverlap="1" wp14:anchorId="3210334C" wp14:editId="1CED7EDC">
            <wp:simplePos x="0" y="0"/>
            <wp:positionH relativeFrom="column">
              <wp:posOffset>3204210</wp:posOffset>
            </wp:positionH>
            <wp:positionV relativeFrom="paragraph">
              <wp:posOffset>154940</wp:posOffset>
            </wp:positionV>
            <wp:extent cx="2496185" cy="2006600"/>
            <wp:effectExtent l="0" t="0" r="0" b="0"/>
            <wp:wrapThrough wrapText="bothSides">
              <wp:wrapPolygon edited="0">
                <wp:start x="0" y="0"/>
                <wp:lineTo x="0" y="21327"/>
                <wp:lineTo x="21430" y="21327"/>
                <wp:lineTo x="21430" y="0"/>
                <wp:lineTo x="0" y="0"/>
              </wp:wrapPolygon>
            </wp:wrapThrough>
            <wp:docPr id="89380977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809774" name="Picture 893809774"/>
                    <pic:cNvPicPr/>
                  </pic:nvPicPr>
                  <pic:blipFill>
                    <a:blip r:embed="rId8">
                      <a:extLst>
                        <a:ext uri="{28A0092B-C50C-407E-A947-70E740481C1C}">
                          <a14:useLocalDpi xmlns:a14="http://schemas.microsoft.com/office/drawing/2010/main" val="0"/>
                        </a:ext>
                      </a:extLst>
                    </a:blip>
                    <a:stretch>
                      <a:fillRect/>
                    </a:stretch>
                  </pic:blipFill>
                  <pic:spPr>
                    <a:xfrm>
                      <a:off x="0" y="0"/>
                      <a:ext cx="2496185" cy="200660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779086A0" wp14:editId="3E7E69D6">
            <wp:extent cx="2671638" cy="2182465"/>
            <wp:effectExtent l="0" t="0" r="0" b="8890"/>
            <wp:docPr id="136563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636784" name="Picture 1365636784"/>
                    <pic:cNvPicPr/>
                  </pic:nvPicPr>
                  <pic:blipFill>
                    <a:blip r:embed="rId9">
                      <a:extLst>
                        <a:ext uri="{28A0092B-C50C-407E-A947-70E740481C1C}">
                          <a14:useLocalDpi xmlns:a14="http://schemas.microsoft.com/office/drawing/2010/main" val="0"/>
                        </a:ext>
                      </a:extLst>
                    </a:blip>
                    <a:stretch>
                      <a:fillRect/>
                    </a:stretch>
                  </pic:blipFill>
                  <pic:spPr>
                    <a:xfrm>
                      <a:off x="0" y="0"/>
                      <a:ext cx="2671638" cy="2182465"/>
                    </a:xfrm>
                    <a:prstGeom prst="rect">
                      <a:avLst/>
                    </a:prstGeom>
                  </pic:spPr>
                </pic:pic>
              </a:graphicData>
            </a:graphic>
          </wp:inline>
        </w:drawing>
      </w:r>
      <w:r>
        <w:rPr>
          <w:noProof/>
        </w:rPr>
        <w:t xml:space="preserve">   </w:t>
      </w:r>
    </w:p>
    <w:p w14:paraId="2ADFC6BE" w14:textId="465FD64C" w:rsidR="00576A7F" w:rsidRDefault="00576A7F" w:rsidP="006214CF">
      <w:r>
        <w:rPr>
          <w:noProof/>
        </w:rPr>
        <w:drawing>
          <wp:inline distT="0" distB="0" distL="0" distR="0" wp14:anchorId="75285B19" wp14:editId="5C88104D">
            <wp:extent cx="2671445" cy="2182307"/>
            <wp:effectExtent l="0" t="0" r="0" b="8890"/>
            <wp:docPr id="61743923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439238" name="Picture 617439238"/>
                    <pic:cNvPicPr/>
                  </pic:nvPicPr>
                  <pic:blipFill>
                    <a:blip r:embed="rId10">
                      <a:extLst>
                        <a:ext uri="{28A0092B-C50C-407E-A947-70E740481C1C}">
                          <a14:useLocalDpi xmlns:a14="http://schemas.microsoft.com/office/drawing/2010/main" val="0"/>
                        </a:ext>
                      </a:extLst>
                    </a:blip>
                    <a:stretch>
                      <a:fillRect/>
                    </a:stretch>
                  </pic:blipFill>
                  <pic:spPr>
                    <a:xfrm>
                      <a:off x="0" y="0"/>
                      <a:ext cx="2678171" cy="2187801"/>
                    </a:xfrm>
                    <a:prstGeom prst="rect">
                      <a:avLst/>
                    </a:prstGeom>
                  </pic:spPr>
                </pic:pic>
              </a:graphicData>
            </a:graphic>
          </wp:inline>
        </w:drawing>
      </w:r>
      <w:r>
        <w:t xml:space="preserve">                 </w:t>
      </w:r>
    </w:p>
    <w:p w14:paraId="7D6DABB0" w14:textId="24977038" w:rsidR="00576A7F" w:rsidRDefault="008F5538" w:rsidP="006214CF">
      <w:r>
        <w:rPr>
          <w:noProof/>
        </w:rPr>
        <w:lastRenderedPageBreak/>
        <w:drawing>
          <wp:anchor distT="0" distB="0" distL="114300" distR="114300" simplePos="0" relativeHeight="251660288" behindDoc="0" locked="0" layoutInCell="1" allowOverlap="1" wp14:anchorId="42242BB5" wp14:editId="5CB1B6C8">
            <wp:simplePos x="0" y="0"/>
            <wp:positionH relativeFrom="column">
              <wp:posOffset>3337891</wp:posOffset>
            </wp:positionH>
            <wp:positionV relativeFrom="paragraph">
              <wp:posOffset>94505</wp:posOffset>
            </wp:positionV>
            <wp:extent cx="2416810" cy="1943100"/>
            <wp:effectExtent l="0" t="0" r="2540" b="0"/>
            <wp:wrapThrough wrapText="bothSides">
              <wp:wrapPolygon edited="0">
                <wp:start x="0" y="0"/>
                <wp:lineTo x="0" y="21388"/>
                <wp:lineTo x="21452" y="21388"/>
                <wp:lineTo x="21452" y="0"/>
                <wp:lineTo x="0" y="0"/>
              </wp:wrapPolygon>
            </wp:wrapThrough>
            <wp:docPr id="85730298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302989" name="Picture 857302989"/>
                    <pic:cNvPicPr/>
                  </pic:nvPicPr>
                  <pic:blipFill>
                    <a:blip r:embed="rId11">
                      <a:extLst>
                        <a:ext uri="{28A0092B-C50C-407E-A947-70E740481C1C}">
                          <a14:useLocalDpi xmlns:a14="http://schemas.microsoft.com/office/drawing/2010/main" val="0"/>
                        </a:ext>
                      </a:extLst>
                    </a:blip>
                    <a:stretch>
                      <a:fillRect/>
                    </a:stretch>
                  </pic:blipFill>
                  <pic:spPr>
                    <a:xfrm>
                      <a:off x="0" y="0"/>
                      <a:ext cx="2416810" cy="1943100"/>
                    </a:xfrm>
                    <a:prstGeom prst="rect">
                      <a:avLst/>
                    </a:prstGeom>
                  </pic:spPr>
                </pic:pic>
              </a:graphicData>
            </a:graphic>
            <wp14:sizeRelH relativeFrom="margin">
              <wp14:pctWidth>0</wp14:pctWidth>
            </wp14:sizeRelH>
            <wp14:sizeRelV relativeFrom="margin">
              <wp14:pctHeight>0</wp14:pctHeight>
            </wp14:sizeRelV>
          </wp:anchor>
        </w:drawing>
      </w:r>
      <w:r w:rsidR="00576A7F">
        <w:rPr>
          <w:noProof/>
        </w:rPr>
        <w:drawing>
          <wp:inline distT="0" distB="0" distL="0" distR="0" wp14:anchorId="44A13713" wp14:editId="314FFA3C">
            <wp:extent cx="2496710" cy="2039566"/>
            <wp:effectExtent l="0" t="0" r="0" b="0"/>
            <wp:docPr id="3202157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021576" name="Picture 32021576"/>
                    <pic:cNvPicPr/>
                  </pic:nvPicPr>
                  <pic:blipFill>
                    <a:blip r:embed="rId12">
                      <a:extLst>
                        <a:ext uri="{28A0092B-C50C-407E-A947-70E740481C1C}">
                          <a14:useLocalDpi xmlns:a14="http://schemas.microsoft.com/office/drawing/2010/main" val="0"/>
                        </a:ext>
                      </a:extLst>
                    </a:blip>
                    <a:stretch>
                      <a:fillRect/>
                    </a:stretch>
                  </pic:blipFill>
                  <pic:spPr>
                    <a:xfrm>
                      <a:off x="0" y="0"/>
                      <a:ext cx="2501379" cy="2043380"/>
                    </a:xfrm>
                    <a:prstGeom prst="rect">
                      <a:avLst/>
                    </a:prstGeom>
                  </pic:spPr>
                </pic:pic>
              </a:graphicData>
            </a:graphic>
          </wp:inline>
        </w:drawing>
      </w:r>
      <w:r>
        <w:t xml:space="preserve">        </w:t>
      </w:r>
    </w:p>
    <w:p w14:paraId="1E2B18CE" w14:textId="77777777" w:rsidR="00576A7F" w:rsidRPr="006214CF" w:rsidRDefault="00576A7F" w:rsidP="006214CF"/>
    <w:p w14:paraId="01374701" w14:textId="6F477D1B" w:rsidR="00A87785" w:rsidRDefault="00A87785" w:rsidP="005F3C89">
      <w:pPr>
        <w:pStyle w:val="Heading1"/>
      </w:pPr>
      <w:r>
        <w:t>Conclusion</w:t>
      </w:r>
    </w:p>
    <w:p w14:paraId="559770B6" w14:textId="2BD47FEC" w:rsidR="00A87785" w:rsidRDefault="00A87785" w:rsidP="00A87785">
      <w:pPr>
        <w:pStyle w:val="Heading1"/>
      </w:pPr>
      <w:r>
        <w:t>References</w:t>
      </w:r>
    </w:p>
    <w:p w14:paraId="7AEE3872" w14:textId="1D6DB37B" w:rsidR="00A35D3B" w:rsidRPr="00A35D3B" w:rsidRDefault="00D47A70" w:rsidP="00A35D3B">
      <w:pPr>
        <w:widowControl w:val="0"/>
        <w:autoSpaceDE w:val="0"/>
        <w:autoSpaceDN w:val="0"/>
        <w:adjustRightInd w:val="0"/>
        <w:ind w:left="640" w:hanging="640"/>
        <w:rPr>
          <w:rFonts w:cs="Times New Roman"/>
          <w:noProof/>
          <w:kern w:val="0"/>
          <w:szCs w:val="24"/>
        </w:rPr>
      </w:pPr>
      <w:r>
        <w:fldChar w:fldCharType="begin" w:fldLock="1"/>
      </w:r>
      <w:r>
        <w:instrText xml:space="preserve">ADDIN Mendeley Bibliography CSL_BIBLIOGRAPHY </w:instrText>
      </w:r>
      <w:r>
        <w:fldChar w:fldCharType="separate"/>
      </w:r>
      <w:r w:rsidR="00A35D3B" w:rsidRPr="00A35D3B">
        <w:rPr>
          <w:rFonts w:cs="Times New Roman"/>
          <w:noProof/>
          <w:kern w:val="0"/>
          <w:szCs w:val="24"/>
        </w:rPr>
        <w:t>[1]</w:t>
      </w:r>
      <w:r w:rsidR="00A35D3B" w:rsidRPr="00A35D3B">
        <w:rPr>
          <w:rFonts w:cs="Times New Roman"/>
          <w:noProof/>
          <w:kern w:val="0"/>
          <w:szCs w:val="24"/>
        </w:rPr>
        <w:tab/>
        <w:t xml:space="preserve">S. Gopinath, N. N. Adarsh, P. R. Nair, and S. Mathew, “Shape-Memory Polymer Nanocomposites of Poly(ϵ-caprolactone) with the Polystyrene- block-polybutadiene- block-polystyrene-tri- block Copolymer Encapsulated with Metal Oxides,” </w:t>
      </w:r>
      <w:r w:rsidR="00A35D3B" w:rsidRPr="00A35D3B">
        <w:rPr>
          <w:rFonts w:cs="Times New Roman"/>
          <w:i/>
          <w:iCs/>
          <w:noProof/>
          <w:kern w:val="0"/>
          <w:szCs w:val="24"/>
        </w:rPr>
        <w:t>ACS Omega</w:t>
      </w:r>
      <w:r w:rsidR="00A35D3B" w:rsidRPr="00A35D3B">
        <w:rPr>
          <w:rFonts w:cs="Times New Roman"/>
          <w:noProof/>
          <w:kern w:val="0"/>
          <w:szCs w:val="24"/>
        </w:rPr>
        <w:t>, vol. 6, no. 9, pp. 6261–6273, Mar. 2021, doi: 10.1021/acsomega.0c05839.</w:t>
      </w:r>
    </w:p>
    <w:p w14:paraId="1FF8654D" w14:textId="77777777" w:rsidR="00A35D3B" w:rsidRPr="00A35D3B" w:rsidRDefault="00A35D3B" w:rsidP="00A35D3B">
      <w:pPr>
        <w:widowControl w:val="0"/>
        <w:autoSpaceDE w:val="0"/>
        <w:autoSpaceDN w:val="0"/>
        <w:adjustRightInd w:val="0"/>
        <w:ind w:left="640" w:hanging="640"/>
        <w:rPr>
          <w:rFonts w:cs="Times New Roman"/>
          <w:noProof/>
          <w:kern w:val="0"/>
          <w:szCs w:val="24"/>
        </w:rPr>
      </w:pPr>
      <w:r w:rsidRPr="00A35D3B">
        <w:rPr>
          <w:rFonts w:cs="Times New Roman"/>
          <w:noProof/>
          <w:kern w:val="0"/>
          <w:szCs w:val="24"/>
        </w:rPr>
        <w:t>[2]</w:t>
      </w:r>
      <w:r w:rsidRPr="00A35D3B">
        <w:rPr>
          <w:rFonts w:cs="Times New Roman"/>
          <w:noProof/>
          <w:kern w:val="0"/>
          <w:szCs w:val="24"/>
        </w:rPr>
        <w:tab/>
        <w:t xml:space="preserve">C. Yan, X. Feng, and G. Li, “From Drug Molecules to Thermoset Shape Memory Polymers: A Machine Learning Approach,” </w:t>
      </w:r>
      <w:r w:rsidRPr="00A35D3B">
        <w:rPr>
          <w:rFonts w:cs="Times New Roman"/>
          <w:i/>
          <w:iCs/>
          <w:noProof/>
          <w:kern w:val="0"/>
          <w:szCs w:val="24"/>
        </w:rPr>
        <w:t>ACS Appl. Mater. Interfaces</w:t>
      </w:r>
      <w:r w:rsidRPr="00A35D3B">
        <w:rPr>
          <w:rFonts w:cs="Times New Roman"/>
          <w:noProof/>
          <w:kern w:val="0"/>
          <w:szCs w:val="24"/>
        </w:rPr>
        <w:t>, vol. 13, no. 50, pp. 60508–60521, 2021, doi: 10.1021/acsami.1c20947.</w:t>
      </w:r>
    </w:p>
    <w:p w14:paraId="1753066E" w14:textId="5B3022C5" w:rsidR="00A35D3B" w:rsidRPr="00A35D3B" w:rsidRDefault="00A35D3B" w:rsidP="00A35D3B">
      <w:pPr>
        <w:widowControl w:val="0"/>
        <w:autoSpaceDE w:val="0"/>
        <w:autoSpaceDN w:val="0"/>
        <w:adjustRightInd w:val="0"/>
        <w:ind w:left="640" w:hanging="640"/>
        <w:rPr>
          <w:rFonts w:cs="Times New Roman"/>
          <w:noProof/>
          <w:kern w:val="0"/>
          <w:szCs w:val="24"/>
        </w:rPr>
      </w:pPr>
      <w:r w:rsidRPr="00A35D3B">
        <w:rPr>
          <w:rFonts w:cs="Times New Roman"/>
          <w:noProof/>
          <w:kern w:val="0"/>
          <w:szCs w:val="24"/>
        </w:rPr>
        <w:t>[3]</w:t>
      </w:r>
      <w:r w:rsidRPr="00A35D3B">
        <w:rPr>
          <w:rFonts w:cs="Times New Roman"/>
          <w:noProof/>
          <w:kern w:val="0"/>
          <w:szCs w:val="24"/>
        </w:rPr>
        <w:tab/>
        <w:t xml:space="preserve">M. Aldeghi and C. W. Coley, “A graph representation of molecular ensembles for polymer property prediction,” </w:t>
      </w:r>
      <w:r w:rsidRPr="00A35D3B">
        <w:rPr>
          <w:rFonts w:cs="Times New Roman"/>
          <w:i/>
          <w:iCs/>
          <w:noProof/>
          <w:kern w:val="0"/>
          <w:szCs w:val="24"/>
        </w:rPr>
        <w:t>Chem. Sci.</w:t>
      </w:r>
      <w:r w:rsidRPr="00A35D3B">
        <w:rPr>
          <w:rFonts w:cs="Times New Roman"/>
          <w:noProof/>
          <w:kern w:val="0"/>
          <w:szCs w:val="24"/>
        </w:rPr>
        <w:t>, pp. 10486–10498, 2022, doi: 10.1039/d2sc02839e.</w:t>
      </w:r>
    </w:p>
    <w:p w14:paraId="672A5A10" w14:textId="77777777" w:rsidR="00A35D3B" w:rsidRPr="00A35D3B" w:rsidRDefault="00A35D3B" w:rsidP="00A35D3B">
      <w:pPr>
        <w:widowControl w:val="0"/>
        <w:autoSpaceDE w:val="0"/>
        <w:autoSpaceDN w:val="0"/>
        <w:adjustRightInd w:val="0"/>
        <w:ind w:left="640" w:hanging="640"/>
        <w:rPr>
          <w:rFonts w:cs="Times New Roman"/>
          <w:noProof/>
        </w:rPr>
      </w:pPr>
      <w:r w:rsidRPr="00A35D3B">
        <w:rPr>
          <w:rFonts w:cs="Times New Roman"/>
          <w:noProof/>
          <w:kern w:val="0"/>
          <w:szCs w:val="24"/>
        </w:rPr>
        <w:t>[4]</w:t>
      </w:r>
      <w:r w:rsidRPr="00A35D3B">
        <w:rPr>
          <w:rFonts w:cs="Times New Roman"/>
          <w:noProof/>
          <w:kern w:val="0"/>
          <w:szCs w:val="24"/>
        </w:rPr>
        <w:tab/>
        <w:t>Laksh, “A Practical Introduction to the Use of Molecular Fingerprints in Drug Discovery,” 2019. https://towardsdatascience.com/a-practical-introduction-to-the-use-of-molecular-fingerprints-in-drug-discovery-7f15021be2b1 (accessed Mar. 03, 2023).</w:t>
      </w:r>
    </w:p>
    <w:p w14:paraId="67DFE8BD" w14:textId="76B63CCC" w:rsidR="00D47A70" w:rsidRPr="00D47A70" w:rsidRDefault="00D47A70" w:rsidP="00D47A70">
      <w:r>
        <w:fldChar w:fldCharType="end"/>
      </w:r>
    </w:p>
    <w:sectPr w:rsidR="00D47A70" w:rsidRPr="00D47A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4C5C51"/>
    <w:multiLevelType w:val="hybridMultilevel"/>
    <w:tmpl w:val="C150B11A"/>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num w:numId="1" w16cid:durableId="171900997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8A7F76"/>
    <w:rsid w:val="00003EAD"/>
    <w:rsid w:val="00023BF1"/>
    <w:rsid w:val="00050464"/>
    <w:rsid w:val="000A5810"/>
    <w:rsid w:val="000C1B2F"/>
    <w:rsid w:val="000E667B"/>
    <w:rsid w:val="00107871"/>
    <w:rsid w:val="00112EC1"/>
    <w:rsid w:val="001252F2"/>
    <w:rsid w:val="00144AAC"/>
    <w:rsid w:val="001502AF"/>
    <w:rsid w:val="00160CFE"/>
    <w:rsid w:val="001661C8"/>
    <w:rsid w:val="0017241A"/>
    <w:rsid w:val="00181D5C"/>
    <w:rsid w:val="001A5AE2"/>
    <w:rsid w:val="001A5C0C"/>
    <w:rsid w:val="001C2318"/>
    <w:rsid w:val="001D3F29"/>
    <w:rsid w:val="001E28B7"/>
    <w:rsid w:val="001E723A"/>
    <w:rsid w:val="002240AC"/>
    <w:rsid w:val="00264944"/>
    <w:rsid w:val="00275BA9"/>
    <w:rsid w:val="00281B00"/>
    <w:rsid w:val="00296ADF"/>
    <w:rsid w:val="002D711C"/>
    <w:rsid w:val="00302BEF"/>
    <w:rsid w:val="00331DD3"/>
    <w:rsid w:val="003356E0"/>
    <w:rsid w:val="0036388E"/>
    <w:rsid w:val="0038196F"/>
    <w:rsid w:val="00394303"/>
    <w:rsid w:val="003B1894"/>
    <w:rsid w:val="003B3F0F"/>
    <w:rsid w:val="003B4E1A"/>
    <w:rsid w:val="003B5621"/>
    <w:rsid w:val="003B677C"/>
    <w:rsid w:val="003C2743"/>
    <w:rsid w:val="00405435"/>
    <w:rsid w:val="0041366C"/>
    <w:rsid w:val="00431B06"/>
    <w:rsid w:val="004344EF"/>
    <w:rsid w:val="00490C40"/>
    <w:rsid w:val="00496CC6"/>
    <w:rsid w:val="004B6841"/>
    <w:rsid w:val="004F6A03"/>
    <w:rsid w:val="005762AE"/>
    <w:rsid w:val="00576A7F"/>
    <w:rsid w:val="005E2634"/>
    <w:rsid w:val="005F3C89"/>
    <w:rsid w:val="00613724"/>
    <w:rsid w:val="006214CF"/>
    <w:rsid w:val="00640D27"/>
    <w:rsid w:val="00651896"/>
    <w:rsid w:val="00674D51"/>
    <w:rsid w:val="006C16AA"/>
    <w:rsid w:val="006C79F0"/>
    <w:rsid w:val="00704C07"/>
    <w:rsid w:val="00736E03"/>
    <w:rsid w:val="0079773F"/>
    <w:rsid w:val="007A2763"/>
    <w:rsid w:val="007E4E8E"/>
    <w:rsid w:val="00822C0C"/>
    <w:rsid w:val="00833E10"/>
    <w:rsid w:val="008369D5"/>
    <w:rsid w:val="00847E8B"/>
    <w:rsid w:val="00896E24"/>
    <w:rsid w:val="008A35DE"/>
    <w:rsid w:val="008A7F76"/>
    <w:rsid w:val="008B4B86"/>
    <w:rsid w:val="008C1892"/>
    <w:rsid w:val="008F3634"/>
    <w:rsid w:val="008F5538"/>
    <w:rsid w:val="00937704"/>
    <w:rsid w:val="00947755"/>
    <w:rsid w:val="0095569D"/>
    <w:rsid w:val="00955C3C"/>
    <w:rsid w:val="00973F0A"/>
    <w:rsid w:val="009B745F"/>
    <w:rsid w:val="009E75B3"/>
    <w:rsid w:val="00A11ED3"/>
    <w:rsid w:val="00A35D3B"/>
    <w:rsid w:val="00A7079E"/>
    <w:rsid w:val="00A86F16"/>
    <w:rsid w:val="00A87785"/>
    <w:rsid w:val="00AB553D"/>
    <w:rsid w:val="00AC3220"/>
    <w:rsid w:val="00AD6722"/>
    <w:rsid w:val="00AE19D0"/>
    <w:rsid w:val="00AF3B48"/>
    <w:rsid w:val="00B00993"/>
    <w:rsid w:val="00B07D4A"/>
    <w:rsid w:val="00B65738"/>
    <w:rsid w:val="00BB0529"/>
    <w:rsid w:val="00C0643F"/>
    <w:rsid w:val="00C263A4"/>
    <w:rsid w:val="00C60AB5"/>
    <w:rsid w:val="00C60CBF"/>
    <w:rsid w:val="00C933A2"/>
    <w:rsid w:val="00CB6029"/>
    <w:rsid w:val="00CE0009"/>
    <w:rsid w:val="00D033B0"/>
    <w:rsid w:val="00D41A2A"/>
    <w:rsid w:val="00D47A70"/>
    <w:rsid w:val="00D52B3D"/>
    <w:rsid w:val="00D676FA"/>
    <w:rsid w:val="00D80709"/>
    <w:rsid w:val="00DA3415"/>
    <w:rsid w:val="00E04F3F"/>
    <w:rsid w:val="00E34313"/>
    <w:rsid w:val="00E35C08"/>
    <w:rsid w:val="00E40E77"/>
    <w:rsid w:val="00EA7963"/>
    <w:rsid w:val="00EB5890"/>
    <w:rsid w:val="00F02968"/>
    <w:rsid w:val="00F05550"/>
    <w:rsid w:val="00F05C0E"/>
    <w:rsid w:val="00F53A7B"/>
    <w:rsid w:val="00F9680D"/>
    <w:rsid w:val="00FE4895"/>
    <w:rsid w:val="00FF7D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E892DED"/>
  <w15:docId w15:val="{1460FE13-EFE8-40A1-8C92-A3207E0C5C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0009"/>
    <w:pPr>
      <w:spacing w:line="240" w:lineRule="auto"/>
    </w:pPr>
    <w:rPr>
      <w:rFonts w:ascii="Times New Roman" w:hAnsi="Times New Roman"/>
      <w:lang w:val="en-CA"/>
    </w:rPr>
  </w:style>
  <w:style w:type="paragraph" w:styleId="Heading1">
    <w:name w:val="heading 1"/>
    <w:basedOn w:val="Normal"/>
    <w:next w:val="Normal"/>
    <w:link w:val="Heading1Char"/>
    <w:uiPriority w:val="9"/>
    <w:qFormat/>
    <w:rsid w:val="00A8778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322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322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7785"/>
    <w:rPr>
      <w:rFonts w:asciiTheme="majorHAnsi" w:eastAsiaTheme="majorEastAsia" w:hAnsiTheme="majorHAnsi" w:cstheme="majorBidi"/>
      <w:color w:val="2F5496" w:themeColor="accent1" w:themeShade="BF"/>
      <w:sz w:val="32"/>
      <w:szCs w:val="32"/>
      <w:lang w:val="en-CA"/>
    </w:rPr>
  </w:style>
  <w:style w:type="paragraph" w:styleId="Title">
    <w:name w:val="Title"/>
    <w:basedOn w:val="Normal"/>
    <w:next w:val="Normal"/>
    <w:link w:val="TitleChar"/>
    <w:uiPriority w:val="10"/>
    <w:qFormat/>
    <w:rsid w:val="00A87785"/>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7785"/>
    <w:rPr>
      <w:rFonts w:asciiTheme="majorHAnsi" w:eastAsiaTheme="majorEastAsia" w:hAnsiTheme="majorHAnsi" w:cstheme="majorBidi"/>
      <w:spacing w:val="-10"/>
      <w:kern w:val="28"/>
      <w:sz w:val="56"/>
      <w:szCs w:val="56"/>
      <w:lang w:val="en-CA"/>
    </w:rPr>
  </w:style>
  <w:style w:type="character" w:customStyle="1" w:styleId="Heading2Char">
    <w:name w:val="Heading 2 Char"/>
    <w:basedOn w:val="DefaultParagraphFont"/>
    <w:link w:val="Heading2"/>
    <w:uiPriority w:val="9"/>
    <w:rsid w:val="00AC3220"/>
    <w:rPr>
      <w:rFonts w:asciiTheme="majorHAnsi" w:eastAsiaTheme="majorEastAsia" w:hAnsiTheme="majorHAnsi" w:cstheme="majorBidi"/>
      <w:color w:val="2F5496" w:themeColor="accent1" w:themeShade="BF"/>
      <w:sz w:val="26"/>
      <w:szCs w:val="26"/>
      <w:lang w:val="en-CA"/>
    </w:rPr>
  </w:style>
  <w:style w:type="character" w:customStyle="1" w:styleId="Heading3Char">
    <w:name w:val="Heading 3 Char"/>
    <w:basedOn w:val="DefaultParagraphFont"/>
    <w:link w:val="Heading3"/>
    <w:uiPriority w:val="9"/>
    <w:rsid w:val="00AC3220"/>
    <w:rPr>
      <w:rFonts w:asciiTheme="majorHAnsi" w:eastAsiaTheme="majorEastAsia" w:hAnsiTheme="majorHAnsi" w:cstheme="majorBidi"/>
      <w:color w:val="1F3763" w:themeColor="accent1" w:themeShade="7F"/>
      <w:sz w:val="24"/>
      <w:szCs w:val="24"/>
      <w:lang w:val="en-CA"/>
    </w:rPr>
  </w:style>
  <w:style w:type="paragraph" w:styleId="ListParagraph">
    <w:name w:val="List Paragraph"/>
    <w:basedOn w:val="Normal"/>
    <w:uiPriority w:val="34"/>
    <w:qFormat/>
    <w:rsid w:val="009E75B3"/>
    <w:pPr>
      <w:ind w:left="720"/>
      <w:contextualSpacing/>
    </w:pPr>
  </w:style>
  <w:style w:type="character" w:styleId="PlaceholderText">
    <w:name w:val="Placeholder Text"/>
    <w:basedOn w:val="DefaultParagraphFont"/>
    <w:uiPriority w:val="99"/>
    <w:semiHidden/>
    <w:rsid w:val="000A5810"/>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F01D43-3A63-4E5A-9637-BC5159456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8</TotalTime>
  <Pages>4</Pages>
  <Words>2386</Words>
  <Characters>13339</Characters>
  <Application>Microsoft Office Word</Application>
  <DocSecurity>0</DocSecurity>
  <Lines>317</Lines>
  <Paragraphs>1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 amponsah</dc:creator>
  <cp:keywords/>
  <dc:description/>
  <cp:lastModifiedBy>ama amponsah</cp:lastModifiedBy>
  <cp:revision>6</cp:revision>
  <dcterms:created xsi:type="dcterms:W3CDTF">2023-08-25T16:43:00Z</dcterms:created>
  <dcterms:modified xsi:type="dcterms:W3CDTF">2023-11-29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ebcf15685277906e0cfb7d5911a89cd3d069d29f829777a30ddbd30aabb5c16</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7740022f-1b70-352a-9eb3-c52e094be046</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2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